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66315B00" w:rsidR="008C1CDE" w:rsidRDefault="00F96669" w:rsidP="002C0389">
      <w:pPr>
        <w:jc w:val="center"/>
      </w:pPr>
      <w:r>
        <w:t xml:space="preserve">January </w:t>
      </w:r>
      <w:r w:rsidR="001358C3">
        <w:t>24</w:t>
      </w:r>
      <w:r>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115C8E2F"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6E478BD"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77777777" w:rsidR="0077138A" w:rsidRPr="0077138A" w:rsidRDefault="0077138A" w:rsidP="0077138A">
      <w:pPr>
        <w:pStyle w:val="ListParagraph"/>
      </w:pPr>
    </w:p>
    <w:p w14:paraId="34293DA2" w14:textId="0D7F6EBB"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7742E063" w:rsidR="0064431B" w:rsidRDefault="0064431B" w:rsidP="0064431B">
      <w:pPr>
        <w:jc w:val="center"/>
      </w:pPr>
      <w:r w:rsidRPr="0064431B">
        <w:rPr>
          <w:noProof/>
        </w:rPr>
        <w:drawing>
          <wp:inline distT="0" distB="0" distL="0" distR="0" wp14:anchorId="5BA73C4F" wp14:editId="1E33DF43">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64B9B01" w14:textId="0147E690" w:rsidR="0064431B" w:rsidRPr="0064431B" w:rsidRDefault="0064431B" w:rsidP="0064431B">
      <w:pPr>
        <w:pStyle w:val="ListParagraph"/>
        <w:numPr>
          <w:ilvl w:val="0"/>
          <w:numId w:val="63"/>
        </w:numPr>
      </w:pPr>
      <w:r w:rsidRPr="0064431B">
        <w:rPr>
          <w:b/>
          <w:bCs/>
        </w:rPr>
        <w:t>Tribal Nations of the Lower Basin manage their own settled water rights</w:t>
      </w:r>
    </w:p>
    <w:p w14:paraId="79FEC022" w14:textId="77777777" w:rsidR="0064431B" w:rsidRDefault="0064431B" w:rsidP="0064431B">
      <w:pPr>
        <w:pStyle w:val="ListParagraph"/>
        <w:rPr>
          <w:b/>
          <w:bCs/>
        </w:rPr>
      </w:pPr>
    </w:p>
    <w:p w14:paraId="3AC7CB67" w14:textId="6872827D" w:rsidR="0064431B" w:rsidRDefault="0064431B" w:rsidP="0064431B">
      <w:pPr>
        <w:pStyle w:val="ListParagraph"/>
        <w:ind w:left="0"/>
        <w:jc w:val="center"/>
      </w:pPr>
      <w:r w:rsidRPr="0064431B">
        <w:rPr>
          <w:noProof/>
        </w:rPr>
        <w:drawing>
          <wp:inline distT="0" distB="0" distL="0" distR="0" wp14:anchorId="0C04F2FE" wp14:editId="4D40D349">
            <wp:extent cx="3348461" cy="1736120"/>
            <wp:effectExtent l="0" t="0" r="4445" b="0"/>
            <wp:docPr id="846014438" name="Picture 1" descr="A graph with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14438" name="Picture 1" descr="A graph with different colored text&#10;&#10;Description automatically generated with medium confidence"/>
                    <pic:cNvPicPr/>
                  </pic:nvPicPr>
                  <pic:blipFill>
                    <a:blip r:embed="rId12"/>
                    <a:stretch>
                      <a:fillRect/>
                    </a:stretch>
                  </pic:blipFill>
                  <pic:spPr>
                    <a:xfrm>
                      <a:off x="0" y="0"/>
                      <a:ext cx="3364188" cy="1744274"/>
                    </a:xfrm>
                    <a:prstGeom prst="rect">
                      <a:avLst/>
                    </a:prstGeom>
                  </pic:spPr>
                </pic:pic>
              </a:graphicData>
            </a:graphic>
          </wp:inline>
        </w:drawing>
      </w:r>
    </w:p>
    <w:p w14:paraId="5546963B" w14:textId="5A3E3A7A"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lastRenderedPageBreak/>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maf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r w:rsidR="00EC64D7">
              <w:rPr>
                <w:i/>
                <w:iCs/>
              </w:rPr>
              <w:t xml:space="preserve">MandatoryConservation </w:t>
            </w:r>
            <w:r w:rsidR="00EC64D7">
              <w:t>sheet.</w:t>
            </w:r>
            <w:r w:rsidR="00E229A9">
              <w:t xml:space="preserve"> </w:t>
            </w:r>
            <w:r w:rsidR="00A364EF">
              <w:t>These values ex</w:t>
            </w:r>
            <w:r w:rsidR="00E229A9">
              <w:t xml:space="preserve">clude 0.95 maf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t>sheet. These values exclude 0.95 maf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lastRenderedPageBreak/>
              <w:t>sheet. These values exclude 0.95 maf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maf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r>
              <w:rPr>
                <w:i/>
                <w:iCs/>
              </w:rPr>
              <w:t xml:space="preserve">MandatoryConservation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maf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maf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05EAA56F" w:rsidR="001A3F05" w:rsidRDefault="003C78C8" w:rsidP="001A3F05">
      <w:r>
        <w:t>The Reclamation user decides the Lake Mead elevation</w:t>
      </w:r>
      <w:r w:rsidR="00A62234">
        <w:t>/volume</w:t>
      </w:r>
      <w:r>
        <w:t xml:space="preserve">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w:t>
      </w:r>
      <w:r>
        <w:lastRenderedPageBreak/>
        <w:t xml:space="preserve">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27697417" w:rsidR="006A5719" w:rsidRDefault="00686A2C" w:rsidP="001967B1">
      <w:r>
        <w:t>This storage value is the Reservoir start storage (Cell C19) minus the Protection volume (Cell C20)</w:t>
      </w:r>
      <w:r w:rsidR="008027CB">
        <w:t>(Figure 1,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133FA503"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67D843A8"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t>). This storage represents additional storage that may be allocated to the Lower Basin states or other users</w:t>
      </w:r>
      <w:r w:rsidR="00CB529A">
        <w:t xml:space="preserve"> such as Tribal Nations of the Lower Basin</w:t>
      </w:r>
      <w:r>
        <w:t xml:space="preserve"> (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lastRenderedPageBreak/>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r w:rsidR="00915772">
        <w:rPr>
          <w:b/>
          <w:bCs/>
        </w:rPr>
        <w:t>TribalWater</w:t>
      </w:r>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This cell specifies the percent of settled water rights for Tribal Nations of the Lower Basin that are located in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76ED3512" w14:textId="28BA435C"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w:t>
      </w:r>
      <w:r w:rsidR="0092365D">
        <w:t>2a</w:t>
      </w:r>
      <w:r w:rsidR="00EF093C">
        <w:t>).</w:t>
      </w:r>
    </w:p>
    <w:p w14:paraId="5BB012E7" w14:textId="77777777" w:rsidR="00866E9A" w:rsidRDefault="00866E9A" w:rsidP="00173D55">
      <w:pPr>
        <w:rPr>
          <w:b/>
          <w:bCs/>
        </w:rPr>
      </w:pPr>
    </w:p>
    <w:p w14:paraId="4F183D1B" w14:textId="3625DAEB" w:rsidR="00EF093C" w:rsidRPr="00EF093C" w:rsidRDefault="00EF093C" w:rsidP="00173D55">
      <w:pPr>
        <w:rPr>
          <w:b/>
          <w:bCs/>
        </w:rPr>
      </w:pPr>
      <w:r w:rsidRPr="00EF093C">
        <w:rPr>
          <w:b/>
          <w:bCs/>
        </w:rPr>
        <w:t xml:space="preserve">Table </w:t>
      </w:r>
      <w:r w:rsidR="0092365D">
        <w:rPr>
          <w:b/>
          <w:bCs/>
        </w:rPr>
        <w:t>2a</w:t>
      </w:r>
      <w:r w:rsidRPr="00EF093C">
        <w:rPr>
          <w:b/>
          <w:bCs/>
        </w:rPr>
        <w:t>.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23"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24"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25" w:history="1">
              <w:r w:rsidRPr="00EF093C">
                <w:rPr>
                  <w:rStyle w:val="Hyperlink"/>
                </w:rPr>
                <w:t>Here</w:t>
              </w:r>
            </w:hyperlink>
          </w:p>
        </w:tc>
      </w:tr>
    </w:tbl>
    <w:p w14:paraId="5AE805D4" w14:textId="708151E8" w:rsidR="001949B6" w:rsidRDefault="001949B6" w:rsidP="00EF093C"/>
    <w:p w14:paraId="17285824" w14:textId="0D20F93E" w:rsidR="00932C1B" w:rsidRDefault="00932C1B" w:rsidP="00EF093C">
      <w:r>
        <w:t xml:space="preserve">Because Lake Mead inflow is uncertain—and likely differing from historical inflows because of climate change—we can only specify inflow as a scenario (Table </w:t>
      </w:r>
      <w:r w:rsidR="0092365D">
        <w:t>2b</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7D7BCD67" w:rsidR="00932C1B" w:rsidRDefault="00932C1B" w:rsidP="00932C1B">
      <w:r w:rsidRPr="00B97062">
        <w:rPr>
          <w:b/>
          <w:bCs/>
        </w:rPr>
        <w:t xml:space="preserve">Table </w:t>
      </w:r>
      <w:r w:rsidR="0092365D">
        <w:rPr>
          <w:b/>
          <w:bCs/>
        </w:rPr>
        <w:t>2b</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6"/>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maf per year (corresponding to a Lake Powell release between 8.23 and 9 maf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7"/>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8"/>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30"/>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6"/>
    </w:p>
    <w:p w14:paraId="5D768C14" w14:textId="590F666B" w:rsidR="004B6AC0" w:rsidRDefault="004B6AC0" w:rsidP="004B6AC0">
      <w:pPr>
        <w:pStyle w:val="Heading2"/>
      </w:pPr>
      <w:bookmarkStart w:id="7" w:name="BeginOfYearStorage"/>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account balance (Equation 1, evaporation terms in maf per year, balance and storage terms in maf).</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31"/>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if Lake Mead active storage is 7.2 maf and Lake Mead evaporation is 0.4 maf for the year, and:</w:t>
      </w:r>
    </w:p>
    <w:p w14:paraId="7338225B" w14:textId="3528A3AA" w:rsidR="005148AF" w:rsidRDefault="004B6AC0" w:rsidP="004B6AC0">
      <w:pPr>
        <w:pStyle w:val="ListParagraph"/>
        <w:numPr>
          <w:ilvl w:val="0"/>
          <w:numId w:val="58"/>
        </w:numPr>
      </w:pPr>
      <w:r>
        <w:t>California has an account balance of 0.72 maf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maf that year.</w:t>
      </w:r>
      <w:r>
        <w:t xml:space="preserve"> </w:t>
      </w:r>
    </w:p>
    <w:p w14:paraId="0482968F" w14:textId="2320723D" w:rsidR="009B1ADA" w:rsidRPr="004F618A" w:rsidRDefault="004B6AC0" w:rsidP="004F618A">
      <w:pPr>
        <w:pStyle w:val="ListParagraph"/>
        <w:numPr>
          <w:ilvl w:val="0"/>
          <w:numId w:val="58"/>
        </w:numPr>
      </w:pPr>
      <w:r>
        <w:t>The Reclamation protect elevation is 1,000 feet (4.5 maf</w:t>
      </w:r>
      <w:r w:rsidR="004F618A">
        <w:t>; 62.5%</w:t>
      </w:r>
      <w:r>
        <w:t>)</w:t>
      </w:r>
      <w:r w:rsidR="004F618A">
        <w:t>, the Reclamation is assigned 62.5% of the total evaporation or 0.25 maf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it’s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528CA6C2" w:rsidR="00373B75" w:rsidRPr="00B76760" w:rsidRDefault="00373B75" w:rsidP="00373B75">
      <w:pPr>
        <w:rPr>
          <w:b/>
          <w:bCs/>
        </w:rPr>
      </w:pPr>
      <w:r w:rsidRPr="00B76760">
        <w:rPr>
          <w:b/>
          <w:bCs/>
        </w:rPr>
        <w:t xml:space="preserve">Table </w:t>
      </w:r>
      <w:r w:rsidR="0092365D">
        <w:rPr>
          <w:b/>
          <w:bCs/>
        </w:rPr>
        <w:t>4a</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32"/>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33"/>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For example, a total shortage of 0.4 maf yields a Lake Mead inflow of 9.0 ─ 0.4 = 8.6 maf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For example, at 8.6 maf of reservoir inflow, Arizona’s share is 2.8 ─ 0.28 = 2.52 maf.</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For example, at 8.0 maf of reservoir inflow, Nevada’s share is 0. 3 ─ 0.03 = 0.27 maf.</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For example, at 7.5 maf of reservoir inflow, California’s share is 4.4 ─ 0.44 = 3.96 maf.</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For example, at 7.5 maf of reservoir inflow, Mexico’s share is 1.5 ─ 0.25 = 1.25 maf.</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Starting storage is 1,061 feet (8.5 maf), the reservoir protect elevation is 1,005 feet (4.8 maf), and there is 9.5 maf inflow this year. Thus, there is</w:t>
      </w:r>
      <w:r w:rsidR="00875D61">
        <w:rPr>
          <w:b/>
          <w:bCs/>
        </w:rPr>
        <w:t xml:space="preserve"> 4.8 maf of water available. </w:t>
      </w:r>
      <w:r w:rsidR="00DB2F67">
        <w:rPr>
          <w:b/>
          <w:bCs/>
        </w:rPr>
        <w:t>No trades or withdraws have been entered.</w:t>
      </w:r>
      <w:r w:rsidR="00875D61">
        <w:rPr>
          <w:b/>
          <w:bCs/>
        </w:rPr>
        <w:t xml:space="preserve"> So the ending balance is also 4.8 maf.</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s available water. Enter all amounts in maf. If multiple transactions – e.g, buy 0.5 maf from Lower Basin and 0.2 maf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maf. </w:t>
      </w:r>
      <w:r w:rsidR="00530AA0">
        <w:t>Table 7</w:t>
      </w:r>
      <w:r>
        <w:t xml:space="preserve"> shows </w:t>
      </w:r>
      <w:r w:rsidR="00EE0283">
        <w:t xml:space="preserve">compensation and water prices for </w:t>
      </w:r>
      <w:r w:rsidR="008D7BAE">
        <w:t>recent</w:t>
      </w:r>
      <w:r w:rsidR="00EE0283">
        <w:t xml:space="preserve">voluntary,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For example, a purchase of 0.5 maf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maf at $500 per acre-foot from one </w:t>
      </w:r>
      <w:r w:rsidR="00D10F15">
        <w:t>participant</w:t>
      </w:r>
      <w:r>
        <w:t xml:space="preserve"> and 0.2 maf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76DF862" w:rsidR="005B68F2" w:rsidRDefault="00EE0283" w:rsidP="00FE7620">
      <w:r w:rsidRPr="00A30C9C">
        <w:lastRenderedPageBreak/>
        <w:t xml:space="preserve">The </w:t>
      </w:r>
      <w:r>
        <w:t xml:space="preserve">Lake Mead water conservation </w:t>
      </w:r>
      <w:r w:rsidRPr="00A30C9C">
        <w:t>program has conserved more water than other voluntary</w:t>
      </w:r>
      <w:r>
        <w:t xml:space="preserve">, </w:t>
      </w:r>
      <w:r w:rsidRPr="00A30C9C">
        <w:t>compensated</w:t>
      </w:r>
      <w:r>
        <w:t>, or mandatory</w:t>
      </w:r>
      <w:r w:rsidRPr="00A30C9C">
        <w:t xml:space="preserve"> </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2C0F8C40" w:rsidR="00FE7620" w:rsidRPr="002763F7" w:rsidRDefault="007E5F99" w:rsidP="00814F19">
      <w:pPr>
        <w:rPr>
          <w:b/>
          <w:bCs/>
        </w:rPr>
      </w:pPr>
      <w:r>
        <w:rPr>
          <w:b/>
          <w:bCs/>
        </w:rPr>
        <w:t xml:space="preserve"> </w:t>
      </w:r>
      <w:r w:rsidR="00023A42" w:rsidRPr="002763F7">
        <w:rPr>
          <w:b/>
          <w:bCs/>
        </w:rPr>
        <w:t xml:space="preserve"> </w:t>
      </w:r>
      <w:r>
        <w:rPr>
          <w:b/>
          <w:bCs/>
          <w:noProof/>
        </w:rPr>
        <w:drawing>
          <wp:inline distT="0" distB="0" distL="0" distR="0" wp14:anchorId="4C7C96D3" wp14:editId="703B65EA">
            <wp:extent cx="5370830" cy="1444625"/>
            <wp:effectExtent l="0" t="0" r="1270" b="3175"/>
            <wp:docPr id="2101358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70830" cy="1444625"/>
                    </a:xfrm>
                    <a:prstGeom prst="rect">
                      <a:avLst/>
                    </a:prstGeom>
                    <a:noFill/>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7BB8244A">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689FE56C"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7"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8"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9"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maf) rights in Upper and Lower Basins and 0.8 maf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maf)</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maf).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3"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maf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maf)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4853AEE1" w14:textId="6FB8BAA3" w:rsidR="00EA6D3B" w:rsidRPr="00EA6D3B" w:rsidRDefault="00FF5602" w:rsidP="00EA6D3B">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EA6D3B" w:rsidRPr="00EA6D3B">
        <w:t xml:space="preserve">Allhands, J. (2021). "It could take at least 500,000 acre-feet of water a year to keep Lake Mead from tanking." </w:t>
      </w:r>
      <w:r w:rsidR="00EA6D3B" w:rsidRPr="00EA6D3B">
        <w:rPr>
          <w:i/>
        </w:rPr>
        <w:t>Arizona Republic</w:t>
      </w:r>
      <w:r w:rsidR="00EA6D3B" w:rsidRPr="00EA6D3B">
        <w:t xml:space="preserve">, November 8, 2021. </w:t>
      </w:r>
      <w:hyperlink r:id="rId44" w:history="1">
        <w:r w:rsidR="00EA6D3B" w:rsidRPr="00EA6D3B">
          <w:rPr>
            <w:rStyle w:val="Hyperlink"/>
          </w:rPr>
          <w:t>https://www.azcentral.com/story/opinion/op-ed/joannaallhands/2021/11/08/lake-mead-could-get-extra-water-from-lower-basin-annually/6306601001/</w:t>
        </w:r>
      </w:hyperlink>
      <w:r w:rsidR="00EA6D3B" w:rsidRPr="00EA6D3B">
        <w:t>.</w:t>
      </w:r>
    </w:p>
    <w:p w14:paraId="62E756A2" w14:textId="4A7B511D" w:rsidR="00EA6D3B" w:rsidRPr="00EA6D3B" w:rsidRDefault="00EA6D3B" w:rsidP="00EA6D3B">
      <w:pPr>
        <w:pStyle w:val="EndNoteBibliography"/>
        <w:spacing w:after="0"/>
        <w:ind w:left="720" w:hanging="720"/>
      </w:pPr>
      <w:r w:rsidRPr="00EA6D3B">
        <w:t xml:space="preserve">Buschatzke, T., Hamby, J. B., and Entsminger, J. (2024). "Lower Basin Alternative for the Post-2026 Coordinated Operation of the Colorado River Basin." </w:t>
      </w:r>
      <w:hyperlink r:id="rId45" w:history="1">
        <w:r w:rsidRPr="00EA6D3B">
          <w:rPr>
            <w:rStyle w:val="Hyperlink"/>
          </w:rPr>
          <w:t>https://www.snwa.com/assets/pdf/lower-basin-alternative-letter-march2024.pdf</w:t>
        </w:r>
      </w:hyperlink>
      <w:r w:rsidRPr="00EA6D3B">
        <w:t xml:space="preserve"> [Accessed on: August 14, 2024].</w:t>
      </w:r>
    </w:p>
    <w:p w14:paraId="175EF426" w14:textId="28182412" w:rsidR="00EA6D3B" w:rsidRPr="00EA6D3B" w:rsidRDefault="00EA6D3B" w:rsidP="00EA6D3B">
      <w:pPr>
        <w:pStyle w:val="EndNoteBibliography"/>
        <w:spacing w:after="0"/>
        <w:ind w:left="720" w:hanging="720"/>
      </w:pPr>
      <w:r w:rsidRPr="00EA6D3B">
        <w:t xml:space="preserve">Castle, A., and Fleck, J. (2019). "The Risk of Curtailment under the Colorado River Compact." </w:t>
      </w:r>
      <w:r w:rsidRPr="00EA6D3B">
        <w:rPr>
          <w:i/>
        </w:rPr>
        <w:t>SSRN eLibrary</w:t>
      </w:r>
      <w:r w:rsidRPr="00EA6D3B">
        <w:t xml:space="preserve">. </w:t>
      </w:r>
      <w:hyperlink r:id="rId46" w:history="1">
        <w:r w:rsidRPr="00EA6D3B">
          <w:rPr>
            <w:rStyle w:val="Hyperlink"/>
          </w:rPr>
          <w:t>http://dx.doi.org/10.2139/ssrn.3483654</w:t>
        </w:r>
      </w:hyperlink>
      <w:r w:rsidRPr="00EA6D3B">
        <w:t>.</w:t>
      </w:r>
    </w:p>
    <w:p w14:paraId="1F7DC43F" w14:textId="60F77595" w:rsidR="00EA6D3B" w:rsidRPr="00EA6D3B" w:rsidRDefault="00EA6D3B" w:rsidP="00EA6D3B">
      <w:pPr>
        <w:pStyle w:val="EndNoteBibliography"/>
        <w:spacing w:after="0"/>
        <w:ind w:left="720" w:hanging="720"/>
      </w:pPr>
      <w:r w:rsidRPr="00EA6D3B">
        <w:t xml:space="preserve">Colorado River Compact. (1922). </w:t>
      </w:r>
      <w:hyperlink r:id="rId47" w:history="1">
        <w:r w:rsidRPr="00EA6D3B">
          <w:rPr>
            <w:rStyle w:val="Hyperlink"/>
          </w:rPr>
          <w:t>https://www.usbr.gov/lc/region/pao/pdfiles/crcompct.pdf</w:t>
        </w:r>
      </w:hyperlink>
      <w:r w:rsidRPr="00EA6D3B">
        <w:t xml:space="preserve"> [Accessed on: October 5, 2021].</w:t>
      </w:r>
    </w:p>
    <w:p w14:paraId="0FA52346" w14:textId="243CAA77" w:rsidR="00EA6D3B" w:rsidRPr="00EA6D3B" w:rsidRDefault="00EA6D3B" w:rsidP="00EA6D3B">
      <w:pPr>
        <w:pStyle w:val="EndNoteBibliography"/>
        <w:spacing w:after="0"/>
        <w:ind w:left="720" w:hanging="720"/>
      </w:pPr>
      <w:r w:rsidRPr="00EA6D3B">
        <w:t xml:space="preserve">IBWC. (2021). "Minutes between the United States and Mexican Sections of the IBWC." United States Section, </w:t>
      </w:r>
      <w:hyperlink r:id="rId48" w:history="1">
        <w:r w:rsidRPr="00EA6D3B">
          <w:rPr>
            <w:rStyle w:val="Hyperlink"/>
          </w:rPr>
          <w:t>https://www.ibwc.gov/Treaties_Minutes/Minutes.html</w:t>
        </w:r>
      </w:hyperlink>
      <w:r w:rsidRPr="00EA6D3B">
        <w:t xml:space="preserve"> [Accessed on: July 22, 2021].</w:t>
      </w:r>
    </w:p>
    <w:p w14:paraId="2CC85D3C" w14:textId="77777777" w:rsidR="00EA6D3B" w:rsidRPr="00EA6D3B" w:rsidRDefault="00EA6D3B" w:rsidP="00EA6D3B">
      <w:pPr>
        <w:pStyle w:val="EndNoteBibliography"/>
        <w:spacing w:after="0"/>
        <w:ind w:left="720" w:hanging="720"/>
      </w:pPr>
      <w:r w:rsidRPr="00EA6D3B">
        <w:t xml:space="preserve">Kuhn, E., and Fleck, J. (2019). </w:t>
      </w:r>
      <w:r w:rsidRPr="00EA6D3B">
        <w:rPr>
          <w:i/>
        </w:rPr>
        <w:t>Science Be Dammed: How Ignoring Inconvenient Science Drained the Colorado River</w:t>
      </w:r>
      <w:r w:rsidRPr="00EA6D3B">
        <w:t>, University of Arizona Press.</w:t>
      </w:r>
    </w:p>
    <w:p w14:paraId="659A26D0" w14:textId="46B205B1" w:rsidR="00EA6D3B" w:rsidRPr="00EA6D3B" w:rsidRDefault="00EA6D3B" w:rsidP="00EA6D3B">
      <w:pPr>
        <w:pStyle w:val="EndNoteBibliography"/>
        <w:spacing w:after="0"/>
        <w:ind w:left="720" w:hanging="720"/>
      </w:pPr>
      <w:r w:rsidRPr="00EA6D3B">
        <w:t xml:space="preserve">Moreo, M. T. (2015). "Evaporation data from Lake Mead and Lake Mohave, Nevada and Arizona, March 2010 through April 2015." U.S. Geological Survey Data Release. </w:t>
      </w:r>
      <w:hyperlink r:id="rId49" w:history="1">
        <w:r w:rsidRPr="00EA6D3B">
          <w:rPr>
            <w:rStyle w:val="Hyperlink"/>
          </w:rPr>
          <w:t>http://dx.doi.org/10.5066/F79C6VG3</w:t>
        </w:r>
      </w:hyperlink>
      <w:r w:rsidRPr="00EA6D3B">
        <w:t>.</w:t>
      </w:r>
    </w:p>
    <w:p w14:paraId="06F87D8F" w14:textId="1BE4615E" w:rsidR="00EA6D3B" w:rsidRPr="00EA6D3B" w:rsidRDefault="00EA6D3B" w:rsidP="00EA6D3B">
      <w:pPr>
        <w:pStyle w:val="EndNoteBibliography"/>
        <w:spacing w:after="0"/>
        <w:ind w:left="720" w:hanging="720"/>
      </w:pPr>
      <w:r w:rsidRPr="00EA6D3B">
        <w:t xml:space="preserve">Rosenberg, D. E. (2021). "Invest in Farm Water Conservation to Curtail Buy and Dry." </w:t>
      </w:r>
      <w:r w:rsidRPr="00EA6D3B">
        <w:rPr>
          <w:i/>
        </w:rPr>
        <w:t>Submitted to Journal of Water Resources Planning and Management</w:t>
      </w:r>
      <w:r w:rsidRPr="00EA6D3B">
        <w:t xml:space="preserve">, 3. </w:t>
      </w:r>
      <w:hyperlink r:id="rId50" w:history="1">
        <w:r w:rsidRPr="00EA6D3B">
          <w:rPr>
            <w:rStyle w:val="Hyperlink"/>
          </w:rPr>
          <w:t>https://digitalcommons.usu.edu/water_pubs/169/</w:t>
        </w:r>
      </w:hyperlink>
      <w:r w:rsidRPr="00EA6D3B">
        <w:t>.</w:t>
      </w:r>
    </w:p>
    <w:p w14:paraId="313CD165" w14:textId="5F3A1E70" w:rsidR="00EA6D3B" w:rsidRPr="00EA6D3B" w:rsidRDefault="00EA6D3B" w:rsidP="00EA6D3B">
      <w:pPr>
        <w:pStyle w:val="EndNoteBibliography"/>
        <w:spacing w:after="0"/>
        <w:ind w:left="720" w:hanging="720"/>
      </w:pPr>
      <w:r w:rsidRPr="00EA6D3B">
        <w:t xml:space="preserve">Rosenberg, D. E. (2022). "Adapt Lake Mead Releases to Inflow to Give Managers More Flexibility to Slow Reservoir Drawdown." </w:t>
      </w:r>
      <w:r w:rsidRPr="00EA6D3B">
        <w:rPr>
          <w:i/>
        </w:rPr>
        <w:t>Journal of Water Resources Planning and Management</w:t>
      </w:r>
      <w:r w:rsidRPr="00EA6D3B">
        <w:t xml:space="preserve">, 148(10), 02522006. </w:t>
      </w:r>
      <w:hyperlink r:id="rId51" w:history="1">
        <w:r w:rsidRPr="00EA6D3B">
          <w:rPr>
            <w:rStyle w:val="Hyperlink"/>
          </w:rPr>
          <w:t>https://doi.org/10.1061/(ASCE)WR.1943-5452.0001592</w:t>
        </w:r>
      </w:hyperlink>
      <w:r w:rsidRPr="00EA6D3B">
        <w:t>.</w:t>
      </w:r>
    </w:p>
    <w:p w14:paraId="15FDE368" w14:textId="4A943F01" w:rsidR="00EA6D3B" w:rsidRPr="00EA6D3B" w:rsidRDefault="00EA6D3B" w:rsidP="00EA6D3B">
      <w:pPr>
        <w:pStyle w:val="EndNoteBibliography"/>
        <w:spacing w:after="0"/>
        <w:ind w:left="720" w:hanging="720"/>
      </w:pPr>
      <w:r w:rsidRPr="00EA6D3B">
        <w:t xml:space="preserve">Schmidt, J. C., Kraft, M., Tuzlak, D., and Walker, A. (2016). "Fill Mead First: a technical assessment." Utah State University, Logan, Utah. </w:t>
      </w:r>
      <w:hyperlink r:id="rId52" w:history="1">
        <w:r w:rsidRPr="00EA6D3B">
          <w:rPr>
            <w:rStyle w:val="Hyperlink"/>
          </w:rPr>
          <w:t>https://qcnr.usu.edu/wats/colorado_river_studies/files/documents/Fill_Mead_First_Analysis.pdf</w:t>
        </w:r>
      </w:hyperlink>
      <w:r w:rsidRPr="00EA6D3B">
        <w:t>.</w:t>
      </w:r>
    </w:p>
    <w:p w14:paraId="3A17DA1E" w14:textId="7FD606DF" w:rsidR="00EA6D3B" w:rsidRPr="00EA6D3B" w:rsidRDefault="00EA6D3B" w:rsidP="00EA6D3B">
      <w:pPr>
        <w:pStyle w:val="EndNoteBibliography"/>
        <w:spacing w:after="0"/>
        <w:ind w:left="720" w:hanging="720"/>
      </w:pPr>
      <w:r w:rsidRPr="00EA6D3B">
        <w:t xml:space="preserve">Ten Tribes Partnership. (2018). "Colorado River Basin  Ten Tribes Partnership Tribal Water Study." U.S. Department of the Interior, Bureau of Reclamation, Ten Tribes Partnership. </w:t>
      </w:r>
      <w:hyperlink r:id="rId53" w:history="1">
        <w:r w:rsidRPr="00EA6D3B">
          <w:rPr>
            <w:rStyle w:val="Hyperlink"/>
          </w:rPr>
          <w:t>https://www.usbr.gov/lc/region/programs/crbstudy/tws/finalreport.html</w:t>
        </w:r>
      </w:hyperlink>
      <w:r w:rsidRPr="00EA6D3B">
        <w:t>.</w:t>
      </w:r>
    </w:p>
    <w:p w14:paraId="793E0452" w14:textId="20C81592" w:rsidR="00EA6D3B" w:rsidRPr="00EA6D3B" w:rsidRDefault="00EA6D3B" w:rsidP="00EA6D3B">
      <w:pPr>
        <w:pStyle w:val="EndNoteBibliography"/>
        <w:spacing w:after="0"/>
        <w:ind w:left="720" w:hanging="720"/>
      </w:pPr>
      <w:r w:rsidRPr="00EA6D3B">
        <w:t xml:space="preserve">UCRC. (2018). "Colorado River System Conservation Pilot Program in the Upper Colorado River Basin." </w:t>
      </w:r>
      <w:r w:rsidRPr="00EA6D3B">
        <w:rPr>
          <w:i/>
        </w:rPr>
        <w:t>Upper Colorado River Commission</w:t>
      </w:r>
      <w:r w:rsidRPr="00EA6D3B">
        <w:t xml:space="preserve">. </w:t>
      </w:r>
      <w:hyperlink r:id="rId54" w:history="1">
        <w:r w:rsidRPr="00EA6D3B">
          <w:rPr>
            <w:rStyle w:val="Hyperlink"/>
          </w:rPr>
          <w:t>http://www.ucrcommission.com/RepDoc/SCPPDocuments/2018__SCPP_FUBRD.pdf</w:t>
        </w:r>
      </w:hyperlink>
      <w:r w:rsidRPr="00EA6D3B">
        <w:t>.</w:t>
      </w:r>
    </w:p>
    <w:p w14:paraId="0E9EB290" w14:textId="43254BC7" w:rsidR="00EA6D3B" w:rsidRPr="00EA6D3B" w:rsidRDefault="00EA6D3B" w:rsidP="00EA6D3B">
      <w:pPr>
        <w:pStyle w:val="EndNoteBibliography"/>
        <w:spacing w:after="0"/>
        <w:ind w:left="720" w:hanging="720"/>
      </w:pPr>
      <w:r w:rsidRPr="00EA6D3B">
        <w:t xml:space="preserve">UCRC. (2024). "Colorado River System Conservation Pilot Program in the Upper Colorado River Basin." </w:t>
      </w:r>
      <w:r w:rsidRPr="00EA6D3B">
        <w:rPr>
          <w:i/>
        </w:rPr>
        <w:t>Upper Colorado River Commission</w:t>
      </w:r>
      <w:r w:rsidRPr="00EA6D3B">
        <w:t xml:space="preserve">. </w:t>
      </w:r>
      <w:hyperlink r:id="rId55" w:history="1">
        <w:r w:rsidRPr="00EA6D3B">
          <w:rPr>
            <w:rStyle w:val="Hyperlink"/>
          </w:rPr>
          <w:t>http://www.ucrcommission.com/wp-content/uploads/2024/06/2023_SCPP_Report_June2024.pdf</w:t>
        </w:r>
      </w:hyperlink>
      <w:r w:rsidRPr="00EA6D3B">
        <w:t>.</w:t>
      </w:r>
    </w:p>
    <w:p w14:paraId="48C801C4" w14:textId="228994A9" w:rsidR="00EA6D3B" w:rsidRPr="00EA6D3B" w:rsidRDefault="00EA6D3B" w:rsidP="00EA6D3B">
      <w:pPr>
        <w:pStyle w:val="EndNoteBibliography"/>
        <w:spacing w:after="0"/>
        <w:ind w:left="720" w:hanging="720"/>
      </w:pPr>
      <w:r w:rsidRPr="00EA6D3B">
        <w:t xml:space="preserve">USBR. (2012). "Colorado River Basin Water Supply and Demand Study." U.S. Department of Interior, Bureau of Reclamation, Washington, D.C., </w:t>
      </w:r>
      <w:hyperlink r:id="rId56" w:history="1">
        <w:r w:rsidRPr="00EA6D3B">
          <w:rPr>
            <w:rStyle w:val="Hyperlink"/>
          </w:rPr>
          <w:t>https://www.usbr.gov/lc/region/programs/crbstudy.html</w:t>
        </w:r>
      </w:hyperlink>
      <w:r w:rsidRPr="00EA6D3B">
        <w:t>.</w:t>
      </w:r>
    </w:p>
    <w:p w14:paraId="03F5AE2B" w14:textId="1D7140C1" w:rsidR="00EA6D3B" w:rsidRPr="00EA6D3B" w:rsidRDefault="00EA6D3B" w:rsidP="00EA6D3B">
      <w:pPr>
        <w:pStyle w:val="EndNoteBibliography"/>
        <w:spacing w:after="0"/>
        <w:ind w:left="720" w:hanging="720"/>
      </w:pPr>
      <w:r w:rsidRPr="00EA6D3B">
        <w:t xml:space="preserve">USBR. (2019). "Agreement Concerning Colorado River Drought Contingency Management and Operations." U.S. Bureau of Reclamation, Washington, DC. </w:t>
      </w:r>
      <w:hyperlink r:id="rId57" w:history="1">
        <w:r w:rsidRPr="00EA6D3B">
          <w:rPr>
            <w:rStyle w:val="Hyperlink"/>
          </w:rPr>
          <w:t>https://www.usbr.gov/ColoradoRiverBasin/dcp/index.html</w:t>
        </w:r>
      </w:hyperlink>
      <w:r w:rsidRPr="00EA6D3B">
        <w:t>.</w:t>
      </w:r>
    </w:p>
    <w:p w14:paraId="4E78690E" w14:textId="0B7D4AE9" w:rsidR="00EA6D3B" w:rsidRPr="00EA6D3B" w:rsidRDefault="00EA6D3B" w:rsidP="00EA6D3B">
      <w:pPr>
        <w:pStyle w:val="EndNoteBibliography"/>
        <w:spacing w:after="0"/>
        <w:ind w:left="720" w:hanging="720"/>
      </w:pPr>
      <w:r w:rsidRPr="00EA6D3B">
        <w:t xml:space="preserve">USBR. (2020). "Review of the Colorado River Interim Guidelines for Lower Basin Shortages and Coordinated Operations for Lake Powell and Lake Mead." U.S. Bureau of Reclamation, U.S. Department of Interior. </w:t>
      </w:r>
      <w:hyperlink r:id="rId58" w:history="1">
        <w:r w:rsidRPr="00EA6D3B">
          <w:rPr>
            <w:rStyle w:val="Hyperlink"/>
          </w:rPr>
          <w:t>https://www.usbr.gov/ColoradoRiverBasin/documents/7.D.Review_FinalReport_12-18-2020.pdf</w:t>
        </w:r>
      </w:hyperlink>
      <w:r w:rsidRPr="00EA6D3B">
        <w:t>.</w:t>
      </w:r>
    </w:p>
    <w:p w14:paraId="7B42C926" w14:textId="6F1EF302" w:rsidR="00EA6D3B" w:rsidRPr="00EA6D3B" w:rsidRDefault="00EA6D3B" w:rsidP="00EA6D3B">
      <w:pPr>
        <w:pStyle w:val="EndNoteBibliography"/>
        <w:spacing w:after="0"/>
        <w:ind w:left="720" w:hanging="720"/>
      </w:pPr>
      <w:r w:rsidRPr="00EA6D3B">
        <w:t xml:space="preserve">USBR. (2021a). "Boulder Canyon Operations Office - Program and Activities: Water Accounting Reports." U.S. Bureau of Reclamation. </w:t>
      </w:r>
      <w:hyperlink r:id="rId59" w:history="1">
        <w:r w:rsidRPr="00EA6D3B">
          <w:rPr>
            <w:rStyle w:val="Hyperlink"/>
          </w:rPr>
          <w:t>https://www.usbr.gov/lc/region/g4000/wtracct.html</w:t>
        </w:r>
      </w:hyperlink>
      <w:r w:rsidRPr="00EA6D3B">
        <w:t>.</w:t>
      </w:r>
    </w:p>
    <w:p w14:paraId="4078232C" w14:textId="183C64D8" w:rsidR="00EA6D3B" w:rsidRPr="00EA6D3B" w:rsidRDefault="00EA6D3B" w:rsidP="00EA6D3B">
      <w:pPr>
        <w:pStyle w:val="EndNoteBibliography"/>
        <w:spacing w:after="0"/>
        <w:ind w:left="720" w:hanging="720"/>
      </w:pPr>
      <w:r w:rsidRPr="00EA6D3B">
        <w:t xml:space="preserve">USBR. (2021b). "Lake Mead at Hoover Dam, End of Month Elevation." Lower Colorado River Operations, U.S. Buruea of Reclamation, </w:t>
      </w:r>
      <w:hyperlink r:id="rId60" w:history="1">
        <w:r w:rsidRPr="00EA6D3B">
          <w:rPr>
            <w:rStyle w:val="Hyperlink"/>
          </w:rPr>
          <w:t>https://www.usbr.gov/lc/region/g4000/hourly/mead-elv.html</w:t>
        </w:r>
      </w:hyperlink>
      <w:r w:rsidRPr="00EA6D3B">
        <w:t xml:space="preserve"> [Accessed on: October 5, 2021].</w:t>
      </w:r>
    </w:p>
    <w:p w14:paraId="1AF6C926" w14:textId="05EBEFA8" w:rsidR="00EA6D3B" w:rsidRPr="00EA6D3B" w:rsidRDefault="00EA6D3B" w:rsidP="00EA6D3B">
      <w:pPr>
        <w:pStyle w:val="EndNoteBibliography"/>
        <w:spacing w:after="0"/>
        <w:ind w:left="720" w:hanging="720"/>
      </w:pPr>
      <w:r w:rsidRPr="00EA6D3B">
        <w:t xml:space="preserve">USBR. (2021c). "Pilot System Conservation Program." U.S. Bureau of Reclamation, </w:t>
      </w:r>
      <w:hyperlink r:id="rId61" w:history="1">
        <w:r w:rsidRPr="00EA6D3B">
          <w:rPr>
            <w:rStyle w:val="Hyperlink"/>
          </w:rPr>
          <w:t>https://www.usbr.gov/lc/region/programs/PilotSysConsProg/pilotsystem.html</w:t>
        </w:r>
      </w:hyperlink>
      <w:r w:rsidRPr="00EA6D3B">
        <w:t xml:space="preserve"> [Accessed on: October 14, 2021].</w:t>
      </w:r>
    </w:p>
    <w:p w14:paraId="3538A069" w14:textId="7FDE79E9" w:rsidR="00EA6D3B" w:rsidRPr="00EA6D3B" w:rsidRDefault="00EA6D3B" w:rsidP="00EA6D3B">
      <w:pPr>
        <w:pStyle w:val="EndNoteBibliography"/>
        <w:spacing w:after="0"/>
        <w:ind w:left="720" w:hanging="720"/>
      </w:pPr>
      <w:r w:rsidRPr="00EA6D3B">
        <w:t xml:space="preserve">USBR. (2023a). "Integrated Technical Education Workgroup." Reclamation, </w:t>
      </w:r>
      <w:hyperlink r:id="rId62" w:history="1">
        <w:r w:rsidRPr="00EA6D3B">
          <w:rPr>
            <w:rStyle w:val="Hyperlink"/>
          </w:rPr>
          <w:t>https://www.usbr.gov/ColoradoRiverBasin/post2026/itew.html</w:t>
        </w:r>
      </w:hyperlink>
      <w:r w:rsidRPr="00EA6D3B">
        <w:t xml:space="preserve"> [Accessed on: September 18, 2023].</w:t>
      </w:r>
    </w:p>
    <w:p w14:paraId="3C682FDC" w14:textId="2277CDDF" w:rsidR="00EA6D3B" w:rsidRPr="00EA6D3B" w:rsidRDefault="00EA6D3B" w:rsidP="00EA6D3B">
      <w:pPr>
        <w:pStyle w:val="EndNoteBibliography"/>
        <w:spacing w:after="0"/>
        <w:ind w:left="720" w:hanging="720"/>
      </w:pPr>
      <w:r w:rsidRPr="00EA6D3B">
        <w:t xml:space="preserve">USBR. (2023b). "Post-2026 Colorado River Reservoir Operational Strategies for Lake Powell and Lake Mead: Summary of the Federal Register Notice Input Received." Reclamation, </w:t>
      </w:r>
      <w:hyperlink r:id="rId63" w:history="1">
        <w:r w:rsidRPr="00EA6D3B">
          <w:rPr>
            <w:rStyle w:val="Hyperlink"/>
          </w:rPr>
          <w:t>https://www.usbr.gov/ColoradoRiverBasin/Post2026Ops.html</w:t>
        </w:r>
      </w:hyperlink>
      <w:r w:rsidRPr="00EA6D3B">
        <w:t xml:space="preserve"> [Accessed on: September 20, 2022].</w:t>
      </w:r>
    </w:p>
    <w:p w14:paraId="30D0A476" w14:textId="252DA75B" w:rsidR="00EA6D3B" w:rsidRPr="00EA6D3B" w:rsidRDefault="00EA6D3B" w:rsidP="00EA6D3B">
      <w:pPr>
        <w:pStyle w:val="EndNoteBibliography"/>
        <w:spacing w:after="0"/>
        <w:ind w:left="720" w:hanging="720"/>
      </w:pPr>
      <w:r w:rsidRPr="00EA6D3B">
        <w:t xml:space="preserve">USGS. (2016). "Colorado River Basin map." U.S. Geological Survey. </w:t>
      </w:r>
      <w:hyperlink r:id="rId64" w:history="1">
        <w:r w:rsidRPr="00EA6D3B">
          <w:rPr>
            <w:rStyle w:val="Hyperlink"/>
          </w:rPr>
          <w:t>https://www.usgs.gov/media/images/colorado-river-basin-map</w:t>
        </w:r>
      </w:hyperlink>
      <w:r w:rsidRPr="00EA6D3B">
        <w:t>.</w:t>
      </w:r>
    </w:p>
    <w:p w14:paraId="5212D3EC" w14:textId="01C55903" w:rsidR="00EA6D3B" w:rsidRPr="00EA6D3B" w:rsidRDefault="00EA6D3B" w:rsidP="00EA6D3B">
      <w:pPr>
        <w:pStyle w:val="EndNoteBibliography"/>
        <w:spacing w:after="0"/>
        <w:ind w:left="720" w:hanging="720"/>
      </w:pPr>
      <w:r w:rsidRPr="00EA6D3B">
        <w:t xml:space="preserve">Wheeler, K. G., Schmidt, J. C., and Rosenberg, D. E. (2019). "Water Resource Modelling of the Colorado River – Present and Future Strategies." Center for Colorado River Studies, Utah State University, Logan, Utah. </w:t>
      </w:r>
      <w:hyperlink r:id="rId65" w:history="1">
        <w:r w:rsidRPr="00EA6D3B">
          <w:rPr>
            <w:rStyle w:val="Hyperlink"/>
          </w:rPr>
          <w:t>https://qcnr.usu.edu/coloradoriver/files/news/White-Paper-2.pdf</w:t>
        </w:r>
      </w:hyperlink>
      <w:r w:rsidRPr="00EA6D3B">
        <w:t>.</w:t>
      </w:r>
    </w:p>
    <w:p w14:paraId="144A0BF1" w14:textId="3F10A917" w:rsidR="00EA6D3B" w:rsidRPr="00EA6D3B" w:rsidRDefault="00EA6D3B" w:rsidP="00EA6D3B">
      <w:pPr>
        <w:pStyle w:val="EndNoteBibliography"/>
        <w:ind w:left="720" w:hanging="720"/>
      </w:pPr>
      <w:r w:rsidRPr="00EA6D3B">
        <w:t xml:space="preserve">Zagona, E. A., Fulp, T. J., Shane, R., Magee, T., and Goranflo, H. M. (2001). "Riverware: A Generalized Tool for Complex Reservoir System Modeling." </w:t>
      </w:r>
      <w:r w:rsidRPr="00EA6D3B">
        <w:rPr>
          <w:i/>
        </w:rPr>
        <w:t>JAWRA Journal of the American Water Resources Association</w:t>
      </w:r>
      <w:r w:rsidRPr="00EA6D3B">
        <w:t xml:space="preserve">, 37(4), 913-929. </w:t>
      </w:r>
      <w:hyperlink r:id="rId66" w:history="1">
        <w:r w:rsidRPr="00EA6D3B">
          <w:rPr>
            <w:rStyle w:val="Hyperlink"/>
          </w:rPr>
          <w:t>https://doi.org/10.1111/j.1752-1688.2001.tb05522.x</w:t>
        </w:r>
      </w:hyperlink>
      <w:r w:rsidRPr="00EA6D3B">
        <w:t>.</w:t>
      </w:r>
    </w:p>
    <w:p w14:paraId="1CB33AC9" w14:textId="695C482E" w:rsidR="0028676C" w:rsidRPr="0028676C" w:rsidRDefault="00FF5602" w:rsidP="00EA6D3B">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7"/>
      <w:footerReference w:type="default" r:id="rId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0A1DCD" w14:textId="77777777" w:rsidR="005B35C7" w:rsidRDefault="005B35C7" w:rsidP="00305979">
      <w:r>
        <w:separator/>
      </w:r>
    </w:p>
  </w:endnote>
  <w:endnote w:type="continuationSeparator" w:id="0">
    <w:p w14:paraId="1F376F1F" w14:textId="77777777" w:rsidR="005B35C7" w:rsidRDefault="005B35C7"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38CC3B" w14:textId="77777777" w:rsidR="005B35C7" w:rsidRDefault="005B35C7" w:rsidP="00305979">
      <w:r>
        <w:separator/>
      </w:r>
    </w:p>
  </w:footnote>
  <w:footnote w:type="continuationSeparator" w:id="0">
    <w:p w14:paraId="3A3613CC" w14:textId="77777777" w:rsidR="005B35C7" w:rsidRDefault="005B35C7"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2"/>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 w:numId="62" w16cid:durableId="1798137640">
    <w:abstractNumId w:val="60"/>
  </w:num>
  <w:num w:numId="63" w16cid:durableId="1319917892">
    <w:abstractNumId w:val="6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160"/>
    <w:rsid w:val="00040931"/>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F1990"/>
    <w:rsid w:val="000F34DF"/>
    <w:rsid w:val="001003A8"/>
    <w:rsid w:val="00100BA3"/>
    <w:rsid w:val="00104386"/>
    <w:rsid w:val="00107E26"/>
    <w:rsid w:val="00116EC5"/>
    <w:rsid w:val="00120879"/>
    <w:rsid w:val="00126061"/>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5BA9"/>
    <w:rsid w:val="0064692D"/>
    <w:rsid w:val="00646C9F"/>
    <w:rsid w:val="0065097B"/>
    <w:rsid w:val="006510E5"/>
    <w:rsid w:val="00651EC1"/>
    <w:rsid w:val="00652A59"/>
    <w:rsid w:val="006540CF"/>
    <w:rsid w:val="00654E1D"/>
    <w:rsid w:val="00661F39"/>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C1CDE"/>
    <w:rsid w:val="008C253E"/>
    <w:rsid w:val="008C47AB"/>
    <w:rsid w:val="008D3849"/>
    <w:rsid w:val="008D3E55"/>
    <w:rsid w:val="008D6E40"/>
    <w:rsid w:val="008D7BAE"/>
    <w:rsid w:val="008E4416"/>
    <w:rsid w:val="008E6E23"/>
    <w:rsid w:val="008E7C1D"/>
    <w:rsid w:val="008E7DA9"/>
    <w:rsid w:val="008F2415"/>
    <w:rsid w:val="008F3530"/>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A7E46"/>
    <w:rsid w:val="009B1ADA"/>
    <w:rsid w:val="009B29C2"/>
    <w:rsid w:val="009B4AFE"/>
    <w:rsid w:val="009B7E4D"/>
    <w:rsid w:val="009C1DD6"/>
    <w:rsid w:val="009C219D"/>
    <w:rsid w:val="009C3903"/>
    <w:rsid w:val="009D0BFB"/>
    <w:rsid w:val="009D1EAE"/>
    <w:rsid w:val="009D48A2"/>
    <w:rsid w:val="009D6ABE"/>
    <w:rsid w:val="009E013D"/>
    <w:rsid w:val="009E273A"/>
    <w:rsid w:val="009E275F"/>
    <w:rsid w:val="009E28BD"/>
    <w:rsid w:val="009E47A1"/>
    <w:rsid w:val="009E49A5"/>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2EAB"/>
    <w:rsid w:val="00A545E1"/>
    <w:rsid w:val="00A61062"/>
    <w:rsid w:val="00A62234"/>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F15"/>
    <w:rsid w:val="00D11CF4"/>
    <w:rsid w:val="00D1599A"/>
    <w:rsid w:val="00D20A25"/>
    <w:rsid w:val="00D20AE7"/>
    <w:rsid w:val="00D21954"/>
    <w:rsid w:val="00D31512"/>
    <w:rsid w:val="00D4359F"/>
    <w:rsid w:val="00D45399"/>
    <w:rsid w:val="00D4618F"/>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5E0"/>
    <w:rsid w:val="00EB6E2E"/>
    <w:rsid w:val="00EB7E37"/>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9.png"/><Relationship Id="rId42" Type="http://schemas.openxmlformats.org/officeDocument/2006/relationships/hyperlink" Target="https://www.ibwc.gov/Treaties_Minutes/Minutes.html" TargetMode="External"/><Relationship Id="rId47" Type="http://schemas.openxmlformats.org/officeDocument/2006/relationships/hyperlink" Target="https://www.usbr.gov/lc/region/pao/pdfiles/crcompct.pdf" TargetMode="External"/><Relationship Id="rId63" Type="http://schemas.openxmlformats.org/officeDocument/2006/relationships/hyperlink" Target="https://www.usbr.gov/ColoradoRiverBasin/Post2026Ops.html" TargetMode="External"/><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hyperlink" Target="https://waterdata.usgs.gov/monitoring-location/09415000/" TargetMode="External"/><Relationship Id="rId32" Type="http://schemas.openxmlformats.org/officeDocument/2006/relationships/image" Target="media/image17.png"/><Relationship Id="rId37" Type="http://schemas.openxmlformats.org/officeDocument/2006/relationships/hyperlink" Target="https://github.com/dzeke/ColoradoRiverCollaborate/tree/main/LakeMeadWaterBankDivideInflow" TargetMode="External"/><Relationship Id="rId40" Type="http://schemas.openxmlformats.org/officeDocument/2006/relationships/hyperlink" Target="https://www.usbr.gov/lc/region/g1000/lawofrvr.html" TargetMode="External"/><Relationship Id="rId45" Type="http://schemas.openxmlformats.org/officeDocument/2006/relationships/hyperlink" Target="https://www.snwa.com/assets/pdf/lower-basin-alternative-letter-march2024.pdf" TargetMode="External"/><Relationship Id="rId53" Type="http://schemas.openxmlformats.org/officeDocument/2006/relationships/hyperlink" Target="https://www.usbr.gov/lc/region/programs/crbstudy/tws/finalreport.html" TargetMode="External"/><Relationship Id="rId58" Type="http://schemas.openxmlformats.org/officeDocument/2006/relationships/hyperlink" Target="https://www.usbr.gov/ColoradoRiverBasin/documents/7.D.Review_FinalReport_12-18-2020.pdf" TargetMode="External"/><Relationship Id="rId66" Type="http://schemas.openxmlformats.org/officeDocument/2006/relationships/hyperlink" Target="https://doi.org/10.1111/j.1752-1688.2001.tb05522.x" TargetMode="External"/><Relationship Id="rId5" Type="http://schemas.openxmlformats.org/officeDocument/2006/relationships/webSettings" Target="webSettings.xml"/><Relationship Id="rId61" Type="http://schemas.openxmlformats.org/officeDocument/2006/relationships/hyperlink" Target="https://www.usbr.gov/lc/region/programs/PilotSysConsProg/pilotsystem.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www.usbr.gov/dcp/finaldocs.html" TargetMode="External"/><Relationship Id="rId48" Type="http://schemas.openxmlformats.org/officeDocument/2006/relationships/hyperlink" Target="https://www.ibwc.gov/Treaties_Minutes/Minutes.html" TargetMode="External"/><Relationship Id="rId56" Type="http://schemas.openxmlformats.org/officeDocument/2006/relationships/hyperlink" Target="https://www.usbr.gov/lc/region/programs/crbstudy.html" TargetMode="External"/><Relationship Id="rId64" Type="http://schemas.openxmlformats.org/officeDocument/2006/relationships/hyperlink" Target="https://www.usgs.gov/media/images/colorado-river-basin-map" TargetMode="External"/><Relationship Id="rId69"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doi.org/10.1061/(ASCE)WR.1943-5452.0001592"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yperlink" Target="https://waterdata.usgs.gov/monitoring-location/09419800/" TargetMode="External"/><Relationship Id="rId33" Type="http://schemas.openxmlformats.org/officeDocument/2006/relationships/image" Target="media/image18.png"/><Relationship Id="rId38" Type="http://schemas.openxmlformats.org/officeDocument/2006/relationships/hyperlink" Target="https://github.com/dzeke/ColoradoRiverCollaborate/tree/main/LakeMeadWaterBankDivideInflow" TargetMode="External"/><Relationship Id="rId46" Type="http://schemas.openxmlformats.org/officeDocument/2006/relationships/hyperlink" Target="http://dx.doi.org/10.2139/ssrn.3483654" TargetMode="External"/><Relationship Id="rId59" Type="http://schemas.openxmlformats.org/officeDocument/2006/relationships/hyperlink" Target="https://www.usbr.gov/lc/region/g4000/wtracct.html" TargetMode="External"/><Relationship Id="rId67" Type="http://schemas.openxmlformats.org/officeDocument/2006/relationships/header" Target="header1.xml"/><Relationship Id="rId20" Type="http://schemas.openxmlformats.org/officeDocument/2006/relationships/image" Target="media/image8.png"/><Relationship Id="rId41" Type="http://schemas.openxmlformats.org/officeDocument/2006/relationships/hyperlink" Target="https://www.usbr.gov/lc/region/programs/strategies/RecordofDecision.pdf" TargetMode="External"/><Relationship Id="rId54" Type="http://schemas.openxmlformats.org/officeDocument/2006/relationships/hyperlink" Target="http://www.ucrcommission.com/RepDoc/SCPPDocuments/2018__SCPP_FUBRD.pdf" TargetMode="External"/><Relationship Id="rId62" Type="http://schemas.openxmlformats.org/officeDocument/2006/relationships/hyperlink" Target="https://www.usbr.gov/ColoradoRiverBasin/post2026/itew.html"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hyperlink" Target="https://waterdata.usgs.gov/monitoring-location/09404200/" TargetMode="Externa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dx.doi.org/10.5066/F79C6VG3" TargetMode="External"/><Relationship Id="rId57" Type="http://schemas.openxmlformats.org/officeDocument/2006/relationships/hyperlink" Target="https://www.usbr.gov/ColoradoRiverBasin/dcp/index.html"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s://www.azcentral.com/story/opinion/op-ed/joannaallhands/2021/11/08/lake-mead-could-get-extra-water-from-lower-basin-annually/6306601001/" TargetMode="External"/><Relationship Id="rId52" Type="http://schemas.openxmlformats.org/officeDocument/2006/relationships/hyperlink" Target="https://qcnr.usu.edu/wats/colorado_river_studies/files/documents/Fill_Mead_First_Analysis.pdf" TargetMode="External"/><Relationship Id="rId60" Type="http://schemas.openxmlformats.org/officeDocument/2006/relationships/hyperlink" Target="https://www.usbr.gov/lc/region/g4000/hourly/mead-elv.html" TargetMode="External"/><Relationship Id="rId65" Type="http://schemas.openxmlformats.org/officeDocument/2006/relationships/hyperlink" Target="https://qcnr.usu.edu/coloradoriver/files/news/White-Paper-2.pdf"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images/maps/CRBSmap.jpg" TargetMode="External"/><Relationship Id="rId34" Type="http://schemas.openxmlformats.org/officeDocument/2006/relationships/image" Target="media/image19.png"/><Relationship Id="rId50" Type="http://schemas.openxmlformats.org/officeDocument/2006/relationships/hyperlink" Target="https://digitalcommons.usu.edu/water_pubs/169/" TargetMode="External"/><Relationship Id="rId55" Type="http://schemas.openxmlformats.org/officeDocument/2006/relationships/hyperlink" Target="http://www.ucrcommission.com/wp-content/uploads/2024/06/2023_SCPP_Report_June202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2</TotalTime>
  <Pages>30</Pages>
  <Words>10187</Words>
  <Characters>58072</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07</cp:revision>
  <dcterms:created xsi:type="dcterms:W3CDTF">2021-11-05T17:34:00Z</dcterms:created>
  <dcterms:modified xsi:type="dcterms:W3CDTF">2025-01-24T21:08:00Z</dcterms:modified>
</cp:coreProperties>
</file>